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w:t>
      </w:r>
      <w:proofErr w:type="gramStart"/>
      <w:r w:rsidR="00985CA8">
        <w:rPr>
          <w:lang w:val="en-US"/>
        </w:rPr>
        <w:t>definition</w:t>
      </w:r>
      <w:bookmarkEnd w:id="15"/>
      <w:proofErr w:type="gramEnd"/>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bookmarkStart w:id="17" w:name="_Custom_MARL_with"/>
      <w:bookmarkEnd w:id="17"/>
      <w:r>
        <w:rPr>
          <w:lang w:val="en-US"/>
        </w:rPr>
        <w:t>Custom MARL with DDPG</w:t>
      </w:r>
      <w:bookmarkEnd w:id="16"/>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8" w:name="_Toc154616271"/>
      <w:r w:rsidRPr="000751E8">
        <w:rPr>
          <w:lang w:val="en-US"/>
        </w:rPr>
        <w:lastRenderedPageBreak/>
        <w:t>System structure</w:t>
      </w:r>
      <w:bookmarkEnd w:id="18"/>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u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9" w:name="_Toc154616272"/>
      <w:r w:rsidRPr="000751E8">
        <w:rPr>
          <w:lang w:val="en-US"/>
        </w:rPr>
        <w:t>States</w:t>
      </w:r>
      <w:bookmarkEnd w:id="19"/>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r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20" w:name="_Toc154616273"/>
      <w:r>
        <w:rPr>
          <w:lang w:val="en-US"/>
        </w:rPr>
        <w:lastRenderedPageBreak/>
        <w:t>Termination state design</w:t>
      </w:r>
      <w:bookmarkEnd w:id="20"/>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6B27B305"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w:t>
      </w:r>
      <w:r w:rsidR="00753F2B">
        <w:t xml:space="preserve">gered by the veracity of (4), (5) or (6). </w:t>
      </w:r>
    </w:p>
    <w:p w14:paraId="45FCA976" w14:textId="7A8ADB86" w:rsidR="00E60B03" w:rsidRPr="00E60B03" w:rsidRDefault="00E60B03" w:rsidP="00E60B03">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1" w:name="_Hlk154658643"/>
                <m:r>
                  <w:rPr>
                    <w:rFonts w:ascii="Cambria Math" w:hAnsi="Cambria Math"/>
                  </w:rPr>
                  <m:t>v</m:t>
                </m:r>
                <w:bookmarkEnd w:id="21"/>
              </m:e>
              <m:sub>
                <m:r>
                  <w:rPr>
                    <w:rFonts w:ascii="Cambria Math" w:hAnsi="Cambria Math" w:cs="Calibri"/>
                    <w:lang w:val="en-US"/>
                  </w:rPr>
                  <m:t>∆t</m:t>
                </m:r>
              </m:sub>
              <m:sup>
                <m:r>
                  <w:rPr>
                    <w:rFonts w:ascii="Cambria Math" w:hAnsi="Cambria Math"/>
                  </w:rPr>
                  <m:t>i</m:t>
                </m:r>
              </m:sup>
            </m:sSubSup>
          </m:e>
        </m:nary>
        <m:r>
          <w:rPr>
            <w:rFonts w:ascii="Cambria Math" w:hAnsi="Cambria Math"/>
          </w:rPr>
          <m:t>=</m:t>
        </m:r>
        <m:r>
          <w:rPr>
            <w:rFonts w:ascii="Cambria Math" w:hAnsi="Cambria Math"/>
          </w:rPr>
          <m:t>0</m:t>
        </m:r>
      </m:oMath>
      <w:r>
        <w:tab/>
      </w:r>
      <w:r w:rsidR="00753F2B">
        <w:tab/>
      </w:r>
      <w:r w:rsidR="00970D16">
        <w:tab/>
      </w:r>
      <w:r w:rsidR="00970D16">
        <w:tab/>
      </w:r>
      <w:r w:rsidR="00D83C18">
        <w:tab/>
      </w:r>
      <w:r>
        <w:t>(4)</w:t>
      </w:r>
    </w:p>
    <w:p w14:paraId="2084435C" w14:textId="7E16AFE6" w:rsidR="00E60B03" w:rsidRDefault="00E60B03" w:rsidP="00E60B03">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m:t>
        </m:r>
        <m:r>
          <w:rPr>
            <w:rFonts w:ascii="Cambria Math" w:hAnsi="Cambria Math"/>
          </w:rPr>
          <m:t>=</m:t>
        </m:r>
        <m:r>
          <w:rPr>
            <w:rFonts w:ascii="Cambria Math" w:hAnsi="Cambria Math"/>
          </w:rPr>
          <m:t>0</m:t>
        </m:r>
      </m:oMath>
      <w:r>
        <w:tab/>
      </w:r>
      <w:r w:rsidR="00970D16">
        <w:tab/>
      </w:r>
      <w:r>
        <w:t>(</w:t>
      </w:r>
      <w:r>
        <w:t>5</w:t>
      </w:r>
      <w:r>
        <w:t>)</w:t>
      </w:r>
    </w:p>
    <w:p w14:paraId="1F740DEA" w14:textId="1FC665F2" w:rsidR="00E60B03" w:rsidRPr="00E60B03" w:rsidRDefault="00753F2B" w:rsidP="00E60B03">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m:t>
        </m:r>
        <m:r>
          <w:rPr>
            <w:rFonts w:ascii="Cambria Math" w:hAnsi="Cambria Math"/>
          </w:rPr>
          <m:t>th</m:t>
        </m:r>
      </m:oMath>
      <w:r w:rsidR="00E60B03">
        <w:tab/>
      </w:r>
      <w:r w:rsidR="00E60B03">
        <w:tab/>
      </w:r>
      <w:r w:rsidR="00970D16">
        <w:tab/>
      </w:r>
      <w:r w:rsidR="00970D16">
        <w:tab/>
      </w:r>
      <w:r w:rsidR="00E60B03">
        <w:t>(</w:t>
      </w:r>
      <w:r>
        <w:t>6</w:t>
      </w:r>
      <w:r w:rsidR="00E60B03">
        <w:t>)</w:t>
      </w:r>
    </w:p>
    <w:p w14:paraId="03063035" w14:textId="2186494F" w:rsidR="00E60B03" w:rsidRPr="00253584" w:rsidRDefault="00253584" w:rsidP="00753F2B">
      <w:r>
        <w:t>In (4),</w:t>
      </w:r>
      <w:r w:rsidR="00753F2B">
        <w:t xml:space="preserve">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rsidR="00753F2B">
        <w:t xml:space="preserve"> is the summat</w:t>
      </w:r>
      <w:r>
        <w:t>ion</w:t>
      </w:r>
      <w:r w:rsidR="00753F2B">
        <w:t xml:space="preserve">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rsidR="00753F2B">
        <w:t xml:space="preserve"> joint </w:t>
      </w:r>
      <w:r w:rsidR="00753F2B">
        <w:rPr>
          <w:lang w:val="en-US"/>
        </w:rPr>
        <w:t xml:space="preserve">therefore it becomes </w:t>
      </w:r>
      <w:r w:rsidR="00753F2B" w:rsidRPr="00753F2B">
        <w:rPr>
          <w:i/>
          <w:iCs/>
          <w:lang w:val="en-US"/>
        </w:rPr>
        <w:t>True</w:t>
      </w:r>
      <w:r w:rsidR="00753F2B">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in inequation (5) will be </w:t>
      </w:r>
      <w:r>
        <w:rPr>
          <w:i/>
          <w:iCs/>
          <w:lang w:val="en-US"/>
        </w:rPr>
        <w:t>True</w:t>
      </w:r>
      <w:r>
        <w:rPr>
          <w:lang w:val="en-US"/>
        </w:rPr>
        <w:t xml:space="preserve"> when the summation of the rewards in </w:t>
      </w:r>
    </w:p>
    <w:p w14:paraId="3DFFFC71" w14:textId="77777777" w:rsidR="00E60B03" w:rsidRDefault="00E60B03" w:rsidP="00985CA8"/>
    <w:p w14:paraId="6C72B31E" w14:textId="77777777" w:rsidR="00C5438A" w:rsidRPr="00C5438A" w:rsidRDefault="00C5438A" w:rsidP="00985CA8"/>
    <w:p w14:paraId="69A5164F" w14:textId="77777777" w:rsidR="00985CA8" w:rsidRDefault="00985CA8" w:rsidP="00985CA8">
      <w:pPr>
        <w:pStyle w:val="Heading3"/>
        <w:rPr>
          <w:lang w:val="en-US"/>
        </w:rPr>
      </w:pPr>
      <w:bookmarkStart w:id="22" w:name="_Toc154616274"/>
      <w:r>
        <w:rPr>
          <w:lang w:val="en-US"/>
        </w:rPr>
        <w:t xml:space="preserve">Expected cumulative future </w:t>
      </w:r>
      <w:proofErr w:type="gramStart"/>
      <w:r>
        <w:rPr>
          <w:lang w:val="en-US"/>
        </w:rPr>
        <w:t>reward</w:t>
      </w:r>
      <w:bookmarkEnd w:id="22"/>
      <w:proofErr w:type="gramEnd"/>
    </w:p>
    <w:p w14:paraId="31D71BBB" w14:textId="77777777" w:rsidR="000521F8" w:rsidRPr="000521F8" w:rsidRDefault="000521F8" w:rsidP="000521F8">
      <w:pPr>
        <w:rPr>
          <w:lang w:val="en-US"/>
        </w:rPr>
      </w:pPr>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3" w:name="_Toc154616275"/>
      <w:r w:rsidRPr="005B29CA">
        <w:rPr>
          <w:lang w:val="en-US"/>
        </w:rPr>
        <w:t>Policy</w:t>
      </w:r>
      <w:bookmarkEnd w:id="23"/>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lastRenderedPageBreak/>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4" w:name="_Toc154616277"/>
      <w:r w:rsidRPr="00985CA8">
        <w:rPr>
          <w:i/>
          <w:iCs/>
          <w:color w:val="FF0000"/>
          <w:lang w:val="en-US"/>
        </w:rPr>
        <w:t>Value function</w:t>
      </w:r>
      <w:bookmarkEnd w:id="24"/>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5" w:name="_Toc154616278"/>
      <w:r w:rsidRPr="00985CA8">
        <w:rPr>
          <w:i/>
          <w:iCs/>
          <w:color w:val="FF0000"/>
          <w:lang w:val="en-US"/>
        </w:rPr>
        <w:t>Reward function</w:t>
      </w:r>
      <w:bookmarkEnd w:id="25"/>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w:t>
      </w:r>
      <w:proofErr w:type="gramStart"/>
      <w:r w:rsidRPr="00985CA8">
        <w:rPr>
          <w:i/>
          <w:iCs/>
          <w:color w:val="FF0000"/>
          <w:lang w:val="en-US"/>
        </w:rPr>
        <w:t>captures</w:t>
      </w:r>
      <w:proofErr w:type="gramEnd"/>
      <w:r w:rsidRPr="00985CA8">
        <w:rPr>
          <w:i/>
          <w:iCs/>
          <w:color w:val="FF0000"/>
          <w:lang w:val="en-US"/>
        </w:rPr>
        <w:t xml:space="preserve">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w:t>
      </w:r>
      <w:proofErr w:type="spellStart"/>
      <w:r w:rsidRPr="00985CA8">
        <w:rPr>
          <w:i/>
          <w:iCs/>
          <w:color w:val="FF0000"/>
          <w:lang w:val="en-US"/>
        </w:rPr>
        <w:t>i</w:t>
      </w:r>
      <w:proofErr w:type="spellEnd"/>
      <w:r w:rsidRPr="00985CA8">
        <w:rPr>
          <w:i/>
          <w:iCs/>
          <w:color w:val="FF0000"/>
          <w:lang w:val="en-US"/>
        </w:rPr>
        <w:t>)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proofErr w:type="gramStart"/>
      <w:r w:rsidRPr="00985CA8">
        <w:rPr>
          <w:i/>
          <w:iCs/>
          <w:color w:val="FF0000"/>
        </w:rPr>
        <w:t>′ )</w:t>
      </w:r>
      <w:proofErr w:type="gramEnd"/>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26" w:name="_Toc154616279"/>
      <w:bookmarkStart w:id="27" w:name="_Simulation"/>
      <w:bookmarkEnd w:id="27"/>
      <w:r w:rsidRPr="000751E8">
        <w:rPr>
          <w:lang w:val="en-US"/>
        </w:rPr>
        <w:t>Simulation</w:t>
      </w:r>
      <w:bookmarkEnd w:id="26"/>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lastRenderedPageBreak/>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r w:rsidRPr="008B0C3A">
        <w:rPr>
          <w:lang w:val="en-US"/>
        </w:rPr>
        <w:t>Simulat</w:t>
      </w:r>
      <w:r w:rsidR="006D5CF4">
        <w:rPr>
          <w:lang w:val="en-US"/>
        </w:rPr>
        <w:t>ed observations</w:t>
      </w:r>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r>
        <w:rPr>
          <w:lang w:val="en-US"/>
        </w:rPr>
        <w:t>States</w:t>
      </w:r>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3FB72035"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77777777"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8" w:name="_Toc154616280"/>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28"/>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9" w:name="_Implementation"/>
      <w:bookmarkStart w:id="30" w:name="_Toc154616281"/>
      <w:bookmarkEnd w:id="29"/>
      <w:r>
        <w:rPr>
          <w:lang w:val="en-US"/>
        </w:rPr>
        <w:t>Implementation</w:t>
      </w:r>
      <w:bookmarkEnd w:id="30"/>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1" w:name="_Toc154616282"/>
      <w:r>
        <w:rPr>
          <w:lang w:val="en-US"/>
        </w:rPr>
        <w:lastRenderedPageBreak/>
        <w:t>Material</w:t>
      </w:r>
      <w:bookmarkEnd w:id="31"/>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2" w:name="_Toc154616283"/>
      <w:r>
        <w:rPr>
          <w:lang w:val="en-US"/>
        </w:rPr>
        <w:t>Frameworks</w:t>
      </w:r>
      <w:bookmarkEnd w:id="32"/>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3" w:name="_Toc154616284"/>
      <w:r>
        <w:rPr>
          <w:lang w:val="en-US"/>
        </w:rPr>
        <w:t>Communication</w:t>
      </w:r>
      <w:bookmarkEnd w:id="33"/>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34" w:name="_Toc154616285"/>
      <w:r>
        <w:rPr>
          <w:lang w:val="en-US"/>
        </w:rPr>
        <w:t>Serial</w:t>
      </w:r>
      <w:bookmarkEnd w:id="34"/>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r>
        <w:rPr>
          <w:lang w:val="en-US"/>
        </w:rPr>
        <w:t xml:space="preserve">I2C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r>
        <w:rPr>
          <w:lang w:val="en-US"/>
        </w:rPr>
        <w:t>Real-world observations</w:t>
      </w:r>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r>
        <w:rPr>
          <w:lang w:val="en-US"/>
        </w:rPr>
        <w:t>States</w:t>
      </w:r>
    </w:p>
    <w:p w14:paraId="42FDE4AF" w14:textId="3A5A60D5" w:rsidR="006D5CF4" w:rsidRPr="006D5CF4" w:rsidRDefault="006D5CF4" w:rsidP="006D5CF4">
      <w:pPr>
        <w:pStyle w:val="Heading3"/>
        <w:rPr>
          <w:lang w:val="en-US"/>
        </w:rPr>
      </w:pPr>
      <w:r>
        <w:rPr>
          <w:lang w:val="en-US"/>
        </w:rPr>
        <w:t>Rewards</w:t>
      </w:r>
    </w:p>
    <w:p w14:paraId="4C5B159D" w14:textId="74A0F8B0" w:rsidR="006D5CF4" w:rsidRPr="006D5CF4" w:rsidRDefault="006D5CF4" w:rsidP="006D5CF4">
      <w:pPr>
        <w:pStyle w:val="Heading3"/>
        <w:rPr>
          <w:lang w:val="en-US"/>
        </w:rPr>
      </w:pPr>
      <w:r>
        <w:rPr>
          <w:lang w:val="en-US"/>
        </w:rPr>
        <w:t>Actions</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5" w:name="_Toc154616286"/>
      <w:r>
        <w:rPr>
          <w:lang w:val="en-US"/>
        </w:rPr>
        <w:lastRenderedPageBreak/>
        <w:t>Reality Gap</w:t>
      </w:r>
      <w:bookmarkEnd w:id="35"/>
    </w:p>
    <w:p w14:paraId="2143B3AB" w14:textId="3170F38B" w:rsidR="00BA2466" w:rsidRDefault="00C41995" w:rsidP="00C41995">
      <w:pPr>
        <w:pStyle w:val="Heading1"/>
        <w:rPr>
          <w:lang w:val="en-US"/>
        </w:rPr>
      </w:pPr>
      <w:bookmarkStart w:id="36" w:name="_Toc154616287"/>
      <w:r>
        <w:rPr>
          <w:lang w:val="en-US"/>
        </w:rPr>
        <w:t>Results</w:t>
      </w:r>
      <w:bookmarkEnd w:id="36"/>
    </w:p>
    <w:p w14:paraId="6CD50D1B" w14:textId="47EE7981" w:rsidR="00C41995" w:rsidRDefault="00C41995" w:rsidP="00C41995">
      <w:pPr>
        <w:pStyle w:val="Heading1"/>
        <w:rPr>
          <w:lang w:val="en-US"/>
        </w:rPr>
      </w:pPr>
      <w:bookmarkStart w:id="37" w:name="_Toc154616288"/>
      <w:r>
        <w:rPr>
          <w:lang w:val="en-US"/>
        </w:rPr>
        <w:t>Analysis and discussion</w:t>
      </w:r>
      <w:bookmarkEnd w:id="37"/>
    </w:p>
    <w:p w14:paraId="5E3F1FC2" w14:textId="51892F98" w:rsidR="00C41995" w:rsidRDefault="00C41995" w:rsidP="00C41995">
      <w:pPr>
        <w:pStyle w:val="Heading1"/>
        <w:rPr>
          <w:lang w:val="en-US"/>
        </w:rPr>
      </w:pPr>
      <w:bookmarkStart w:id="38" w:name="_Toc154616289"/>
      <w:r>
        <w:rPr>
          <w:lang w:val="en-US"/>
        </w:rPr>
        <w:t>Issues</w:t>
      </w:r>
      <w:bookmarkEnd w:id="38"/>
    </w:p>
    <w:p w14:paraId="7B0CC430" w14:textId="6ED6D39A" w:rsidR="00C41995" w:rsidRDefault="00C41995" w:rsidP="00C41995">
      <w:pPr>
        <w:pStyle w:val="Heading2"/>
        <w:rPr>
          <w:lang w:val="en-US"/>
        </w:rPr>
      </w:pPr>
      <w:bookmarkStart w:id="39" w:name="_Integration_drift"/>
      <w:bookmarkStart w:id="40" w:name="_Toc154616290"/>
      <w:bookmarkEnd w:id="39"/>
      <w:r>
        <w:rPr>
          <w:lang w:val="en-US"/>
        </w:rPr>
        <w:t>Integration drift</w:t>
      </w:r>
      <w:bookmarkEnd w:id="40"/>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41" w:name="_Toc154616291"/>
      <w:r>
        <w:rPr>
          <w:lang w:val="en-US"/>
        </w:rPr>
        <w:t>Conclusions</w:t>
      </w:r>
      <w:bookmarkEnd w:id="41"/>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2" w:name="_Toc154616292"/>
      <w:r w:rsidRPr="000751E8">
        <w:rPr>
          <w:lang w:val="en-US"/>
        </w:rPr>
        <w:t>References</w:t>
      </w:r>
      <w:bookmarkEnd w:id="42"/>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lastRenderedPageBreak/>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3" w:name="_Toc154616293"/>
      <w:r w:rsidRPr="000751E8">
        <w:rPr>
          <w:lang w:val="en-US"/>
        </w:rPr>
        <w:t>Appendix</w:t>
      </w:r>
      <w:r w:rsidR="00067CBD">
        <w:rPr>
          <w:lang w:val="en-US"/>
        </w:rPr>
        <w:t xml:space="preserve"> I</w:t>
      </w:r>
      <w:bookmarkEnd w:id="43"/>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4" w:name="_ESP32"/>
      <w:bookmarkStart w:id="45" w:name="_Toc154616294"/>
      <w:bookmarkEnd w:id="44"/>
      <w:r>
        <w:rPr>
          <w:lang w:val="en-US"/>
        </w:rPr>
        <w:t>ESP32</w:t>
      </w:r>
      <w:bookmarkEnd w:id="45"/>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6" w:name="_Toc154616295"/>
      <w:r w:rsidRPr="000751E8">
        <w:rPr>
          <w:lang w:val="en-US"/>
        </w:rPr>
        <w:t>Quaternions</w:t>
      </w:r>
      <w:bookmarkEnd w:id="46"/>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7" w:name="_Toc154616296"/>
      <w:r>
        <w:rPr>
          <w:lang w:val="en-US"/>
        </w:rPr>
        <w:t>Pointer casting</w:t>
      </w:r>
      <w:bookmarkEnd w:id="47"/>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8" w:name="_Toc154616297"/>
      <w:r>
        <w:t>Appendix II</w:t>
      </w:r>
      <w:bookmarkEnd w:id="48"/>
    </w:p>
    <w:p w14:paraId="271D5E04" w14:textId="77777777" w:rsidR="00464985" w:rsidRDefault="00464985" w:rsidP="00464985"/>
    <w:p w14:paraId="7A14F5DC" w14:textId="689738A6" w:rsidR="00464985" w:rsidRDefault="00464985" w:rsidP="00464985">
      <w:pPr>
        <w:pStyle w:val="Heading2"/>
      </w:pPr>
      <w:bookmarkStart w:id="49" w:name="_CDDPG_Agent:"/>
      <w:bookmarkStart w:id="50" w:name="_Toc154616298"/>
      <w:bookmarkEnd w:id="49"/>
      <w:r>
        <w:t>CDDPG Agent:</w:t>
      </w:r>
      <w:bookmarkEnd w:id="50"/>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A9E05" w14:textId="77777777" w:rsidR="00D3308C" w:rsidRDefault="00D3308C" w:rsidP="00D83C18">
      <w:pPr>
        <w:spacing w:after="0" w:line="240" w:lineRule="auto"/>
      </w:pPr>
      <w:r>
        <w:separator/>
      </w:r>
    </w:p>
  </w:endnote>
  <w:endnote w:type="continuationSeparator" w:id="0">
    <w:p w14:paraId="2AA9900F" w14:textId="77777777" w:rsidR="00D3308C" w:rsidRDefault="00D3308C"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99B6E" w14:textId="77777777" w:rsidR="00D3308C" w:rsidRDefault="00D3308C" w:rsidP="00D83C18">
      <w:pPr>
        <w:spacing w:after="0" w:line="240" w:lineRule="auto"/>
      </w:pPr>
      <w:r>
        <w:separator/>
      </w:r>
    </w:p>
  </w:footnote>
  <w:footnote w:type="continuationSeparator" w:id="0">
    <w:p w14:paraId="6A5A86CF" w14:textId="77777777" w:rsidR="00D3308C" w:rsidRDefault="00D3308C" w:rsidP="00D83C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21F8"/>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36086"/>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C394D"/>
    <w:rsid w:val="006D5CF4"/>
    <w:rsid w:val="006E00E4"/>
    <w:rsid w:val="006E460B"/>
    <w:rsid w:val="00705992"/>
    <w:rsid w:val="00705EF1"/>
    <w:rsid w:val="007473A9"/>
    <w:rsid w:val="00752EFF"/>
    <w:rsid w:val="00753F2B"/>
    <w:rsid w:val="00756E29"/>
    <w:rsid w:val="00757114"/>
    <w:rsid w:val="007A6C6F"/>
    <w:rsid w:val="007C6EB4"/>
    <w:rsid w:val="007D587E"/>
    <w:rsid w:val="00824E4A"/>
    <w:rsid w:val="00826630"/>
    <w:rsid w:val="00852446"/>
    <w:rsid w:val="00862F80"/>
    <w:rsid w:val="008660B0"/>
    <w:rsid w:val="00867ADE"/>
    <w:rsid w:val="0087285A"/>
    <w:rsid w:val="00881B40"/>
    <w:rsid w:val="008900C6"/>
    <w:rsid w:val="00892995"/>
    <w:rsid w:val="00897740"/>
    <w:rsid w:val="008A11A1"/>
    <w:rsid w:val="008A6A74"/>
    <w:rsid w:val="008B0C3A"/>
    <w:rsid w:val="008B3367"/>
    <w:rsid w:val="008C2BEC"/>
    <w:rsid w:val="008F565A"/>
    <w:rsid w:val="00915FE1"/>
    <w:rsid w:val="009253A6"/>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284"/>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3308C"/>
    <w:rsid w:val="00D45216"/>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4392D"/>
    <w:rsid w:val="00E458AF"/>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30</Pages>
  <Words>17017</Words>
  <Characters>96997</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3</cp:revision>
  <dcterms:created xsi:type="dcterms:W3CDTF">2023-12-11T06:30:00Z</dcterms:created>
  <dcterms:modified xsi:type="dcterms:W3CDTF">2023-12-28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